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59AC1F80"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climate (</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lastRenderedPageBreak/>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F3B9A97"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r w:rsidR="00A77D8F">
        <w:rPr>
          <w:rFonts w:eastAsia="Times New Roman"/>
          <w:color w:val="000000"/>
        </w:rPr>
        <w:t xml:space="preserve"> no significant e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993C6A">
        <w:rPr>
          <w:rFonts w:eastAsia="Times New Roman"/>
          <w:color w:val="000000"/>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Pr>
          <w:rFonts w:eastAsia="Times New Roman"/>
          <w:color w:val="000000"/>
        </w:rPr>
        <w:t xml:space="preserve">slightly </w:t>
      </w:r>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922B35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6BF496B4"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1F701680"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been able to use numerical information 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13"/>
      <w:r>
        <w:rPr>
          <w:b/>
        </w:rPr>
        <w:t>Acknowledgements</w:t>
      </w:r>
      <w:commentRangeEnd w:id="13"/>
      <w:r w:rsidR="00DD7DE1">
        <w:rPr>
          <w:rStyle w:val="CommentReference"/>
        </w:rPr>
        <w:commentReference w:id="13"/>
      </w:r>
    </w:p>
    <w:p w14:paraId="617E933C" w14:textId="527BCF9C"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lastRenderedPageBreak/>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w:t>
      </w:r>
      <w:r w:rsidRPr="000E55C7">
        <w:rPr>
          <w:noProof/>
        </w:rPr>
        <w:lastRenderedPageBreak/>
        <w:t xml:space="preserve">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 xml:space="preserve">Ecological </w:t>
      </w:r>
      <w:r w:rsidRPr="000E55C7">
        <w:rPr>
          <w:i/>
          <w:iCs/>
          <w:noProof/>
        </w:rPr>
        <w:lastRenderedPageBreak/>
        <w:t>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w:t>
      </w:r>
      <w:r w:rsidRPr="000E55C7">
        <w:rPr>
          <w:noProof/>
        </w:rPr>
        <w:lastRenderedPageBreak/>
        <w:t xml:space="preserve">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w:t>
      </w:r>
      <w:r w:rsidRPr="000E55C7">
        <w:rPr>
          <w:noProof/>
        </w:rPr>
        <w:lastRenderedPageBreak/>
        <w:t xml:space="preserve">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 xml:space="preserve">Earth and Space Science </w:t>
      </w:r>
      <w:r w:rsidRPr="000E55C7">
        <w:rPr>
          <w:i/>
          <w:iCs/>
          <w:noProof/>
        </w:rPr>
        <w:lastRenderedPageBreak/>
        <w:t>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w:t>
      </w:r>
      <w:r w:rsidRPr="000E55C7">
        <w:rPr>
          <w:noProof/>
        </w:rPr>
        <w:lastRenderedPageBreak/>
        <w:t xml:space="preserve">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Nick Smith" w:date="2021-06-28T12:09:00Z" w:initials="NGS">
    <w:p w14:paraId="539C3587" w14:textId="5DE6C9A2" w:rsidR="00320FB0" w:rsidRDefault="00320FB0">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8255F" w14:textId="77777777" w:rsidR="006B2B76" w:rsidRDefault="006B2B76" w:rsidP="001B44B1">
      <w:r>
        <w:separator/>
      </w:r>
    </w:p>
  </w:endnote>
  <w:endnote w:type="continuationSeparator" w:id="0">
    <w:p w14:paraId="4C5E5E99" w14:textId="77777777" w:rsidR="006B2B76" w:rsidRDefault="006B2B76"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320FB0" w:rsidRDefault="00320FB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320FB0" w:rsidRDefault="00320FB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91C25" w14:textId="77777777" w:rsidR="006B2B76" w:rsidRDefault="006B2B76" w:rsidP="001B44B1">
      <w:r>
        <w:separator/>
      </w:r>
    </w:p>
  </w:footnote>
  <w:footnote w:type="continuationSeparator" w:id="0">
    <w:p w14:paraId="47C43138" w14:textId="77777777" w:rsidR="006B2B76" w:rsidRDefault="006B2B76"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D7E9A"/>
    <w:rsid w:val="006E17D6"/>
    <w:rsid w:val="006E4C71"/>
    <w:rsid w:val="006E60EB"/>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jpe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0BFFA-5115-D84B-8A89-EBE738192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4</Pages>
  <Words>71374</Words>
  <Characters>406836</Characters>
  <Application>Microsoft Office Word</Application>
  <DocSecurity>0</DocSecurity>
  <Lines>3390</Lines>
  <Paragraphs>954</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isa</cp:lastModifiedBy>
  <cp:revision>7</cp:revision>
  <dcterms:created xsi:type="dcterms:W3CDTF">2021-12-16T22:08:00Z</dcterms:created>
  <dcterms:modified xsi:type="dcterms:W3CDTF">2021-12-17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